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w:t>
      </w:r>
      <w:bookmarkStart w:id="0" w:name="_GoBack"/>
      <w:bookmarkEnd w:id="0"/>
      <w:r>
        <w:rPr>
          <w:bCs/>
        </w:rPr>
        <w:t>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4E85B471" w14:textId="77777777" w:rsidR="00393394" w:rsidRDefault="00393394" w:rsidP="00393394">
      <w:pPr>
        <w:rPr>
          <w:b/>
          <w:bCs/>
        </w:rPr>
      </w:pPr>
    </w:p>
    <w:p w14:paraId="7A68367A" w14:textId="77777777" w:rsidR="00393394" w:rsidRDefault="00393394" w:rsidP="00393394">
      <w:pPr>
        <w:rPr>
          <w:b/>
          <w:bCs/>
        </w:rPr>
      </w:pPr>
      <w:r>
        <w:rPr>
          <w:b/>
          <w:bCs/>
        </w:rPr>
        <w:t xml:space="preserve">Conflict-of-Interest Disclosure: </w:t>
      </w:r>
      <w:r w:rsidRPr="00D22AB4">
        <w:rPr>
          <w:bCs/>
        </w:rPr>
        <w:t>None</w:t>
      </w:r>
    </w:p>
    <w:p w14:paraId="0AFEE7F3" w14:textId="77777777" w:rsidR="00393394" w:rsidRDefault="00393394" w:rsidP="00393394">
      <w:pPr>
        <w:rPr>
          <w:b/>
          <w:bCs/>
        </w:rPr>
      </w:pPr>
    </w:p>
    <w:p w14:paraId="7015120B" w14:textId="77777777" w:rsidR="00393394" w:rsidRDefault="00393394" w:rsidP="00393394">
      <w:pPr>
        <w:rPr>
          <w:bCs/>
        </w:rPr>
      </w:pPr>
      <w:r>
        <w:rPr>
          <w:b/>
          <w:bCs/>
        </w:rPr>
        <w:t xml:space="preserve">Acknowledgements: </w:t>
      </w:r>
      <w:r>
        <w:rPr>
          <w:bCs/>
        </w:rPr>
        <w:t>None</w:t>
      </w:r>
    </w:p>
    <w:p w14:paraId="736215BF" w14:textId="77777777" w:rsidR="00393394" w:rsidRDefault="00393394" w:rsidP="00393394">
      <w:pPr>
        <w:rPr>
          <w:bCs/>
        </w:rPr>
      </w:pPr>
    </w:p>
    <w:p w14:paraId="14E93401" w14:textId="77777777" w:rsidR="00393394" w:rsidRPr="00E23BC5" w:rsidRDefault="00393394" w:rsidP="00393394">
      <w:pPr>
        <w:rPr>
          <w:b/>
          <w:bCs/>
        </w:rPr>
      </w:pPr>
      <w:r>
        <w:rPr>
          <w:b/>
          <w:bCs/>
        </w:rPr>
        <w:t xml:space="preserve">Figures and table count: </w:t>
      </w:r>
      <w:r>
        <w:rPr>
          <w:bCs/>
        </w:rPr>
        <w:t>1 table, 0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014F2E84"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 </w:instrText>
      </w:r>
      <w:r w:rsidR="00C81B94">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DATA </w:instrText>
      </w:r>
      <w:r w:rsidR="00C81B94">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url&gt;http://care.diabetesjournals.org/content/diacare/early/2018/10/17/dc18-1444.full.pdf&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456610&lt;/last-updated-date&gt;&lt;accession-num&gt;30352896&lt;/accession-num&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DATA </w:instrText>
      </w:r>
      <w:r w:rsidR="00C81B94">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C81B94">
        <w:instrText xml:space="preserve"> ADDIN EN.CITE &lt;EndNote&gt;&lt;Cite&gt;&lt;Author&gt;Hernandez&lt;/Author&gt;&lt;Year&gt;2013&lt;/Year&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29FE098"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 </w:instrText>
      </w:r>
      <w:r w:rsidR="00C81B94">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DATA </w:instrText>
      </w:r>
      <w:r w:rsidR="00C81B94">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r>
      <w:r w:rsidR="00C81B94">
        <w:instrText xml:space="preserve"> ADDIN EN.CITE &lt;EndNote&gt;&lt;Cite&gt;&lt;Author&gt;Sechterberger&lt;/Author&gt;&lt;Year&gt;2014&lt;/Year&gt;&lt;IDText&gt;Poor agreement of computerized calculators for mean amplitude of glycemic excursions&lt;/IDText&gt;&lt;DisplayText&gt;[6]&lt;/DisplayText&gt;&lt;record&gt;&lt;dates&gt;&lt;pub-dates&gt;&lt;date&gt;Feb&lt;/date&gt;&lt;/pub-dates&gt;&lt;year&gt;2014&lt;/year&gt;&lt;/dates&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urls&gt;&lt;related-urls&gt;&lt;url&gt;https://www.ncbi.nlm.nih.gov/pubmed/24191760&lt;/url&gt;&lt;/related-urls&gt;&lt;/urls&gt;&lt;isbn&gt;1557-8593 (Electronic)&amp;#xD;1520-9156 (Linking)&lt;/isbn&gt;&lt;titles&gt;&lt;title&gt;Poor agreement of computerized calculators for mean amplitude of glycemic excursions&lt;/title&gt;&lt;secondary-title&gt;Diabetes Technol Ther&lt;/secondary-title&gt;&lt;/titles&gt;&lt;pages&gt;72-5&lt;/pages&gt;&lt;number&gt;2&lt;/number&gt;&lt;contributors&gt;&lt;authors&gt;&lt;author&gt;Sechterberger, M. K.&lt;/author&gt;&lt;author&gt;Luijf, Y. M.&lt;/author&gt;&lt;author&gt;Devries, J. H.&lt;/author&gt;&lt;/authors&gt;&lt;/contributors&gt;&lt;edition&gt;2013/11/07&lt;/edition&gt;&lt;added-date format="utc"&gt;1546457542&lt;/added-date&gt;&lt;ref-type name="Journal Article"&gt;17&lt;/ref-type&gt;&lt;auth-address&gt;Department of Internal Medicine, Academic Medical Centre , Amsterdam, The Netherlands .&lt;/auth-address&gt;&lt;rec-number&gt;61&lt;/rec-number&gt;&lt;last-updated-date format="utc"&gt;1546457543&lt;/last-updated-date&gt;&lt;accession-num&gt;24191760&lt;/accession-num&gt;&lt;electronic-resource-num&gt;10.1089/dia.2013.0138&lt;/electronic-resource-num&gt;&lt;volume&gt;16&lt;/volume&gt;&lt;/record&gt;&lt;/Cite&gt;&lt;/EndNote&gt;</w:instrText>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44C6DC16"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 </w:instrText>
      </w:r>
      <w:r w:rsidR="00C81B94">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DATA </w:instrText>
      </w:r>
      <w:r w:rsidR="00C81B94">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DATA </w:instrText>
      </w:r>
      <w:r w:rsidR="00C81B94">
        <w:fldChar w:fldCharType="end"/>
      </w:r>
      <w:r w:rsidR="00733ADF">
        <w:fldChar w:fldCharType="separate"/>
      </w:r>
      <w:r w:rsidR="00C81B94">
        <w:rPr>
          <w:noProof/>
        </w:rPr>
        <w:t>[3]</w:t>
      </w:r>
      <w:r w:rsidR="00733ADF">
        <w:fldChar w:fldCharType="end"/>
      </w:r>
      <w:r w:rsidR="002F6F8A">
        <w:t>, time in range</w:t>
      </w:r>
      <w:r w:rsidR="00733ADF">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618859&lt;/last-updated-date&gt;&lt;accession-num&gt;30352896&lt;/accession-num&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 </w:instrText>
      </w:r>
      <w:r w:rsidR="00C81B94">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DATA </w:instrText>
      </w:r>
      <w:r w:rsidR="00C81B94">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5527A5D6"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C81B94">
        <w:instrText xml:space="preserve"> ADDIN EN.CITE &lt;EndNote&gt;&lt;Cite&gt;&lt;Author&gt;Baghurst&lt;/Author&gt;&lt;Year&gt;2011&lt;/Year&gt;&lt;IDText&gt;Calculating the mean amplitude of glycemic excursion from continuous glucose monitoring data: an automated algorithm&lt;/IDText&gt;&lt;DisplayText&gt;[9]&lt;/DisplayText&gt;&lt;record&gt;&lt;dates&gt;&lt;pub-dates&gt;&lt;date&gt;Mar&lt;/date&gt;&lt;/pub-dates&gt;&lt;year&gt;2011&lt;/year&gt;&lt;/dates&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urls&gt;&lt;related-urls&gt;&lt;url&gt;https://www.ncbi.nlm.nih.gov/pubmed/21291334&lt;/url&gt;&lt;/related-urls&gt;&lt;/urls&gt;&lt;isbn&gt;1557-8593 (Electronic)&amp;#xD;1520-9156 (Linking)&lt;/isbn&gt;&lt;titles&gt;&lt;title&gt;Calculating the mean amplitude of glycemic excursion from continuous glucose monitoring data: an automated algorithm&lt;/title&gt;&lt;secondary-title&gt;Diabetes Technol Ther&lt;/secondary-title&gt;&lt;/titles&gt;&lt;pages&gt;296-302&lt;/pages&gt;&lt;number&gt;3&lt;/number&gt;&lt;contributors&gt;&lt;authors&gt;&lt;author&gt;Baghurst, P. A.&lt;/author&gt;&lt;/authors&gt;&lt;/contributors&gt;&lt;edition&gt;2011/02/05&lt;/edition&gt;&lt;added-date format="utc"&gt;1546619312&lt;/added-date&gt;&lt;ref-type name="Journal Article"&gt;17&lt;/ref-type&gt;&lt;auth-address&gt;Public Health Research Unit, Women&amp;apos;s and Children&amp;apos;s Hospital, Children Youth and Women&amp;apos;s Health Service, North Adelaide, South Australia, Australia. Peter.Baghurst@health.sa.gov.au&lt;/auth-address&gt;&lt;rec-number&gt;63&lt;/rec-number&gt;&lt;last-updated-date format="utc"&gt;1546619316&lt;/last-updated-date&gt;&lt;accession-num&gt;21291334&lt;/accession-num&gt;&lt;electronic-resource-num&gt;10.1089/dia.2010.0090&lt;/electronic-resource-num&gt;&lt;volume&gt;13&lt;/volume&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75A1633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r>
      <w:r w:rsidR="00C81B94">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10]&lt;/DisplayText&gt;&lt;record&gt;&lt;dates&gt;&lt;pub-dates&gt;&lt;date&gt;Apr&lt;/date&gt;&lt;/pub-dates&gt;&lt;year&gt;2009&lt;/year&gt;&lt;/dates&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urls&gt;&lt;related-urls&gt;&lt;url&gt;https://www.ncbi.nlm.nih.gov/pubmed/18929686&lt;/url&gt;&lt;url&gt;https://www.ncbi.nlm.nih.gov/pmc/articles/PMC2700030/pdf/nihms106655.pdf&lt;/url&gt;&lt;/related-urls&gt;&lt;/urls&gt;&lt;isbn&gt;1532-0480 (Electronic)&amp;#xD;1532-0464 (Linking)&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10/22&lt;/edition&gt;&lt;added-date format="utc"&gt;1546619456&lt;/added-date&gt;&lt;ref-type name="Journal Article"&gt;17&lt;/ref-type&gt;&lt;auth-address&gt;Department of Biomedical Informatics, Vanderbilt University, 2525 West End Avenue, Suite 674, Nashville, TN 37212, USA. paul.harris@vanderbilt.edu&lt;/auth-address&gt;&lt;rec-number&gt;64&lt;/rec-number&gt;&lt;last-updated-date format="utc"&gt;1546619463&lt;/last-updated-date&gt;&lt;accession-num&gt;18929686&lt;/accession-num&gt;&lt;electronic-resource-num&gt;10.1016/j.jbi.2008.08.010&lt;/electronic-resource-num&gt;&lt;volume&gt;42&lt;/volume&gt;&lt;/record&gt;&lt;/Cite&gt;&lt;/EndNote&gt;</w:instrText>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w:t>
      </w:r>
      <w:r w:rsidR="00E35378">
        <w:t>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due</w:t>
      </w:r>
      <w:r w:rsidR="00803F34">
        <w:t xml:space="preserv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3466BCD0" w14:textId="77777777" w:rsidR="00577DEF" w:rsidRDefault="00577DEF">
      <w:pPr>
        <w:spacing w:after="160" w:line="259" w:lineRule="auto"/>
        <w:rPr>
          <w:b/>
        </w:rPr>
      </w:pPr>
      <w:r>
        <w:rPr>
          <w:b/>
        </w:rPr>
        <w:br w:type="page"/>
      </w:r>
    </w:p>
    <w:p w14:paraId="1A475323" w14:textId="1559E304" w:rsidR="007F1D3F" w:rsidRPr="008A2C84" w:rsidRDefault="007F1D3F" w:rsidP="00313C6E">
      <w:pPr>
        <w:spacing w:after="160" w:line="259" w:lineRule="auto"/>
      </w:pPr>
      <w:r w:rsidRPr="004E4F6B">
        <w:rPr>
          <w:b/>
        </w:rPr>
        <w:lastRenderedPageBreak/>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proofErr w:type="spellStart"/>
            <w:r w:rsidRPr="00633378">
              <w:t>percent_cgm_wear</w:t>
            </w:r>
            <w:proofErr w:type="spellEnd"/>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proofErr w:type="spellStart"/>
            <w:r>
              <w:t>average_sensor</w:t>
            </w:r>
            <w:proofErr w:type="spellEnd"/>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4A50797D" w:rsidR="002A723F" w:rsidRDefault="002A723F" w:rsidP="002A723F">
            <w:pPr>
              <w:widowControl w:val="0"/>
              <w:autoSpaceDE w:val="0"/>
              <w:autoSpaceDN w:val="0"/>
              <w:adjustRightInd w:val="0"/>
            </w:pPr>
            <w:r>
              <w:t>Estimated HbA1c based on the equation: (46.7 + average glucose</w:t>
            </w:r>
            <w:r w:rsidR="00EB37DB">
              <w:t xml:space="preserve"> in mg/</w:t>
            </w:r>
            <w:proofErr w:type="spellStart"/>
            <w:r w:rsidR="00EB37DB">
              <w:t>dL</w:t>
            </w:r>
            <w:proofErr w:type="spellEnd"/>
            <w:r>
              <w:t>) / 28.7</w:t>
            </w:r>
            <w:r w:rsidR="00C31EA0">
              <w:fldChar w:fldCharType="begin"/>
            </w:r>
            <w:r w:rsidR="00C31EA0">
              <w:instrText xml:space="preserve"> ADDIN EN.CITE &lt;EndNote&gt;&lt;Cite&gt;&lt;Author&gt;Nathan&lt;/Author&gt;&lt;Year&gt;2008&lt;/Year&gt;&lt;IDText&gt;Translating the A1C assay into estimated average glucose values&lt;/IDText&gt;&lt;DisplayText&gt;[11]&lt;/DisplayText&gt;&lt;record&gt;&lt;dates&gt;&lt;pub-dates&gt;&lt;date&gt;Aug&lt;/date&gt;&lt;/pub-dates&gt;&lt;year&gt;2008&lt;/year&gt;&lt;/dates&gt;&lt;keywords&gt;&lt;keyword&gt;Adult&lt;/keyword&gt;&lt;keyword&gt;Aged&lt;/keyword&gt;&lt;keyword&gt;Blood Glucose/*metabolism&lt;/keyword&gt;&lt;keyword&gt;Diabetes Mellitus, Type 1/*blood&lt;/keyword&gt;&lt;keyword&gt;Diabetes Mellitus, Type 2/*blood&lt;/keyword&gt;&lt;keyword&gt;Female&lt;/keyword&gt;&lt;keyword&gt;Glycated Hemoglobin A/*metabolism&lt;/keyword&gt;&lt;keyword&gt;Humans&lt;/keyword&gt;&lt;keyword&gt;Male&lt;/keyword&gt;&lt;keyword&gt;Middle Aged&lt;/keyword&gt;&lt;keyword&gt;Models, Theoretical&lt;/keyword&gt;&lt;keyword&gt;Monitoring, Ambulatory&lt;/keyword&gt;&lt;keyword&gt;Reference Values&lt;/keyword&gt;&lt;keyword&gt;Regression Analysis&lt;/keyword&gt;&lt;/keywords&gt;&lt;urls&gt;&lt;related-urls&gt;&lt;url&gt;https://www.ncbi.nlm.nih.gov/pubmed/18540046&lt;/url&gt;&lt;url&gt;https://www.ncbi.nlm.nih.gov/pmc/articles/PMC2742903/pdf/zdc1473.pdf&lt;/url&gt;&lt;/related-urls&gt;&lt;/urls&gt;&lt;isbn&gt;1935-5548 (Electronic)&amp;#xD;0149-5992 (Linking)&lt;/isbn&gt;&lt;custom2&gt;PMC2742903&lt;/custom2&gt;&lt;titles&gt;&lt;title&gt;Translating the A1C assay into estimated average glucose values&lt;/title&gt;&lt;secondary-title&gt;Diabetes Care&lt;/secondary-title&gt;&lt;/titles&gt;&lt;pages&gt;1473-8&lt;/pages&gt;&lt;number&gt;8&lt;/number&gt;&lt;contributors&gt;&lt;authors&gt;&lt;author&gt;Nathan, D. M.&lt;/author&gt;&lt;author&gt;Kuenen, J.&lt;/author&gt;&lt;author&gt;Borg, R.&lt;/author&gt;&lt;author&gt;Zheng, H.&lt;/author&gt;&lt;author&gt;Schoenfeld, D.&lt;/author&gt;&lt;author&gt;Heine, R. J.&lt;/author&gt;&lt;author&gt;A1c-Derived Average Glucose Study Group&lt;/author&gt;&lt;/authors&gt;&lt;/contributors&gt;&lt;edition&gt;2008/06/10&lt;/edition&gt;&lt;added-date format="utc"&gt;1546622789&lt;/added-date&gt;&lt;ref-type name="Journal Article"&gt;17&lt;/ref-type&gt;&lt;auth-address&gt;Diabetes Center, Massachusetts General Hospital and Harvard Medical School, Boston, MA, USA. dnathan@partners.org&lt;/auth-address&gt;&lt;rec-number&gt;65&lt;/rec-number&gt;&lt;last-updated-date format="utc"&gt;1546622806&lt;/last-updated-date&gt;&lt;accession-num&gt;18540046&lt;/accession-num&gt;&lt;electronic-resource-num&gt;10.2337/dc08-0545&lt;/electronic-resource-num&gt;&lt;volume&gt;31&lt;/volume&gt;&lt;/record&gt;&lt;/Cite&gt;&lt;/EndNote&gt;</w:instrText>
            </w:r>
            <w:r w:rsidR="00C31EA0">
              <w:fldChar w:fldCharType="separate"/>
            </w:r>
            <w:r w:rsidR="00C31EA0">
              <w:rPr>
                <w:noProof/>
              </w:rPr>
              <w:t>[1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proofErr w:type="spellStart"/>
            <w:r>
              <w:t>gmi</w:t>
            </w:r>
            <w:proofErr w:type="spellEnd"/>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w:t>
            </w:r>
            <w:proofErr w:type="spellStart"/>
            <w:r w:rsidR="00EB37DB">
              <w:t>dL</w:t>
            </w:r>
            <w:proofErr w:type="spellEnd"/>
            <w:r w:rsidR="00EB37DB">
              <w:t>)</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proofErr w:type="spellStart"/>
            <w:r>
              <w:t>median_sensor</w:t>
            </w:r>
            <w:proofErr w:type="spellEnd"/>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proofErr w:type="spellStart"/>
            <w:r>
              <w:t>standard_deviation</w:t>
            </w:r>
            <w:proofErr w:type="spellEnd"/>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proofErr w:type="spellStart"/>
            <w:r>
              <w:t>min_sensor</w:t>
            </w:r>
            <w:proofErr w:type="spellEnd"/>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proofErr w:type="spellStart"/>
            <w:r>
              <w:t>max_sensor</w:t>
            </w:r>
            <w:proofErr w:type="spellEnd"/>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proofErr w:type="spellStart"/>
            <w:r w:rsidRPr="009539B4">
              <w:t>excursions_over</w:t>
            </w:r>
            <w:proofErr w:type="spellEnd"/>
            <w:r w:rsidRPr="009539B4">
              <w:t>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w:t>
            </w:r>
            <w:proofErr w:type="spellStart"/>
            <w:r>
              <w:t>dL</w:t>
            </w:r>
            <w:proofErr w:type="spellEnd"/>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proofErr w:type="spellStart"/>
            <w:r w:rsidRPr="009539B4">
              <w:t>min_spent_over</w:t>
            </w:r>
            <w:proofErr w:type="spellEnd"/>
            <w:r w:rsidRPr="009539B4">
              <w:t>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w:t>
            </w:r>
            <w:proofErr w:type="spellStart"/>
            <w:r>
              <w:t>dL</w:t>
            </w:r>
            <w:proofErr w:type="spellEnd"/>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proofErr w:type="spellStart"/>
            <w:r w:rsidRPr="009539B4">
              <w:t>percent_time_over</w:t>
            </w:r>
            <w:proofErr w:type="spellEnd"/>
            <w:r w:rsidRPr="009539B4">
              <w:t>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w:t>
            </w:r>
            <w:proofErr w:type="spellStart"/>
            <w:r>
              <w:t>dL</w:t>
            </w:r>
            <w:proofErr w:type="spellEnd"/>
            <w:r>
              <w:t>,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w:t>
            </w:r>
            <w:proofErr w:type="spellStart"/>
            <w:r>
              <w:t>dL</w:t>
            </w:r>
            <w:proofErr w:type="spellEnd"/>
            <w:r>
              <w:t xml:space="preserve">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proofErr w:type="spellStart"/>
            <w:r w:rsidRPr="009539B4">
              <w:t>min_spent_under</w:t>
            </w:r>
            <w:proofErr w:type="spellEnd"/>
            <w:r w:rsidRPr="009539B4">
              <w:t>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w:t>
            </w:r>
            <w:proofErr w:type="spellStart"/>
            <w:r>
              <w:t>dL</w:t>
            </w:r>
            <w:proofErr w:type="spellEnd"/>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proofErr w:type="spellStart"/>
            <w:r w:rsidRPr="009539B4">
              <w:t>percent_time_under</w:t>
            </w:r>
            <w:proofErr w:type="spellEnd"/>
            <w:r w:rsidRPr="009539B4">
              <w:t>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w:t>
            </w:r>
            <w:proofErr w:type="spellStart"/>
            <w:r>
              <w:t>dL</w:t>
            </w:r>
            <w:proofErr w:type="spellEnd"/>
            <w:r>
              <w:t>,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w:t>
            </w:r>
            <w:proofErr w:type="spellStart"/>
            <w:r>
              <w:t>dL</w:t>
            </w:r>
            <w:proofErr w:type="spellEnd"/>
            <w:r>
              <w:t xml:space="preserve">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w:t>
            </w:r>
            <w:proofErr w:type="spellStart"/>
            <w:r>
              <w:t>dL</w:t>
            </w:r>
            <w:proofErr w:type="spellEnd"/>
            <w:r>
              <w:t xml:space="preserve">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7AF33E4D" w:rsidR="00F924D7" w:rsidRDefault="00F924D7" w:rsidP="00F924D7">
            <w:pPr>
              <w:widowControl w:val="0"/>
              <w:autoSpaceDE w:val="0"/>
              <w:autoSpaceDN w:val="0"/>
              <w:adjustRightInd w:val="0"/>
            </w:pPr>
            <w:r>
              <w:t xml:space="preserve">*** of all sensor glucose values during </w:t>
            </w:r>
            <w:r w:rsidR="00784613">
              <w:t>specified daytime hours</w:t>
            </w:r>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73F6E5A7" w:rsidR="00F924D7" w:rsidRDefault="00F924D7" w:rsidP="00F924D7">
            <w:pPr>
              <w:widowControl w:val="0"/>
              <w:autoSpaceDE w:val="0"/>
              <w:autoSpaceDN w:val="0"/>
              <w:adjustRightInd w:val="0"/>
            </w:pPr>
            <w:r>
              <w:t xml:space="preserve">*** of all sensor glucose values </w:t>
            </w:r>
            <w:r w:rsidR="00784613">
              <w:t>during specified nighttime hours</w:t>
            </w:r>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proofErr w:type="spellStart"/>
            <w:r w:rsidRPr="009539B4">
              <w:t>auc</w:t>
            </w:r>
            <w:proofErr w:type="spellEnd"/>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proofErr w:type="spellStart"/>
            <w:r>
              <w:t>r_mage</w:t>
            </w:r>
            <w:proofErr w:type="spellEnd"/>
          </w:p>
        </w:tc>
        <w:tc>
          <w:tcPr>
            <w:tcW w:w="4675" w:type="dxa"/>
          </w:tcPr>
          <w:p w14:paraId="3C040618" w14:textId="15646832" w:rsidR="00962731" w:rsidRDefault="0049614C" w:rsidP="00F924D7">
            <w:pPr>
              <w:widowControl w:val="0"/>
              <w:autoSpaceDE w:val="0"/>
              <w:autoSpaceDN w:val="0"/>
              <w:adjustRightInd w:val="0"/>
            </w:pPr>
            <w:r>
              <w:t xml:space="preserve">MAGE calculated according to </w:t>
            </w:r>
            <w:proofErr w:type="spellStart"/>
            <w:r>
              <w:t>Baghurst’s</w:t>
            </w:r>
            <w:proofErr w:type="spellEnd"/>
            <w:r>
              <w:t xml:space="preserve"> 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proofErr w:type="spellStart"/>
            <w:r>
              <w:lastRenderedPageBreak/>
              <w:t>j_index</w:t>
            </w:r>
            <w:proofErr w:type="spellEnd"/>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w:t>
            </w:r>
            <w:proofErr w:type="spellStart"/>
            <w:r>
              <w:t>dL</w:t>
            </w:r>
            <w:proofErr w:type="spellEnd"/>
            <w:r>
              <w:t xml:space="preserve">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proofErr w:type="spellStart"/>
            <w:r>
              <w:t>modd</w:t>
            </w:r>
            <w:proofErr w:type="spellEnd"/>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proofErr w:type="spellStart"/>
            <w:r>
              <w:t>lbgi</w:t>
            </w:r>
            <w:proofErr w:type="spellEnd"/>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proofErr w:type="spellStart"/>
            <w:r>
              <w:t>hbgi</w:t>
            </w:r>
            <w:proofErr w:type="spellEnd"/>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2D388D7C" w14:textId="77777777" w:rsidR="00A711AA" w:rsidRDefault="00A711AA">
      <w:pPr>
        <w:spacing w:after="160" w:line="259" w:lineRule="auto"/>
      </w:pPr>
      <w:r>
        <w:br w:type="page"/>
      </w:r>
    </w:p>
    <w:p w14:paraId="466505A7" w14:textId="17219E0E" w:rsidR="00066BF5" w:rsidRDefault="00A711AA" w:rsidP="007F1D3F">
      <w:pPr>
        <w:spacing w:after="160" w:line="259" w:lineRule="auto"/>
        <w:rPr>
          <w:b/>
        </w:rPr>
      </w:pPr>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w:t>
      </w:r>
      <w:proofErr w:type="spellStart"/>
      <w:r w:rsidRPr="009762B6">
        <w:t>dL</w:t>
      </w:r>
      <w:proofErr w:type="spellEnd"/>
      <w:r w:rsidR="007C3B2C" w:rsidRPr="009762B6">
        <w:t xml:space="preserve"> for 15 minutes</w:t>
      </w:r>
      <w:r w:rsidRPr="009762B6">
        <w:t>, low</w:t>
      </w:r>
      <w:r w:rsidR="00084992" w:rsidRPr="009762B6">
        <w:t xml:space="preserve"> defined as &lt; 60 mg/</w:t>
      </w:r>
      <w:proofErr w:type="spellStart"/>
      <w:r w:rsidR="00084992" w:rsidRPr="009762B6">
        <w:t>dL</w:t>
      </w:r>
      <w:proofErr w:type="spellEnd"/>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proofErr w:type="spellStart"/>
            <w:r w:rsidRPr="00FA71EE">
              <w:rPr>
                <w:rFonts w:ascii="Calibri" w:hAnsi="Calibri" w:cs="Calibri"/>
                <w:color w:val="000000"/>
              </w:rPr>
              <w:t>cgmanalysis</w:t>
            </w:r>
            <w:proofErr w:type="spellEnd"/>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79367223</w:t>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proofErr w:type="spellStart"/>
            <w:r>
              <w:rPr>
                <w:rFonts w:ascii="Calibri" w:hAnsi="Calibri" w:cs="Calibri"/>
                <w:color w:val="000000"/>
              </w:rPr>
              <w:t>Carelink</w:t>
            </w:r>
            <w:proofErr w:type="spellEnd"/>
            <w:r>
              <w:rPr>
                <w:rFonts w:ascii="Calibri" w:hAnsi="Calibri" w:cs="Calibri"/>
                <w:color w:val="000000"/>
              </w:rPr>
              <w:t xml:space="preserve">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proofErr w:type="spellStart"/>
      <w:r>
        <w:t>Diasend</w:t>
      </w:r>
      <w:proofErr w:type="spellEnd"/>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proofErr w:type="spellStart"/>
            <w:r>
              <w:rPr>
                <w:rFonts w:ascii="Calibri" w:hAnsi="Calibri" w:cs="Calibri"/>
                <w:color w:val="000000"/>
              </w:rPr>
              <w:t>cgmanalysis</w:t>
            </w:r>
            <w:proofErr w:type="spellEnd"/>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proofErr w:type="spellStart"/>
            <w:r>
              <w:rPr>
                <w:rFonts w:ascii="Calibri" w:hAnsi="Calibri" w:cs="Calibri"/>
                <w:color w:val="000000"/>
              </w:rPr>
              <w:t>Diasend</w:t>
            </w:r>
            <w:proofErr w:type="spellEnd"/>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541E43C0" w14:textId="77777777" w:rsidR="006C2503" w:rsidRDefault="006C2503" w:rsidP="00826488">
      <w:pPr>
        <w:spacing w:after="160" w:line="259" w:lineRule="auto"/>
        <w:rPr>
          <w:b/>
        </w:rPr>
      </w:pPr>
    </w:p>
    <w:p w14:paraId="7CA18769" w14:textId="69B1EF83" w:rsidR="00066BF5" w:rsidRPr="00826488" w:rsidRDefault="00066BF5" w:rsidP="00826488">
      <w:pPr>
        <w:spacing w:after="160" w:line="259" w:lineRule="auto"/>
      </w:pPr>
      <w:r>
        <w:rPr>
          <w:b/>
        </w:rPr>
        <w:lastRenderedPageBreak/>
        <w:t>Figure 1: Aggr</w:t>
      </w:r>
      <w:r w:rsidRPr="00066BF5">
        <w:rPr>
          <w:b/>
        </w:rPr>
        <w:t xml:space="preserve">egate Daily Overlay (Tukey Smoothing) </w:t>
      </w:r>
    </w:p>
    <w:p w14:paraId="5110BC04" w14:textId="3AA2D09F" w:rsidR="00066BF5" w:rsidRPr="00066BF5" w:rsidRDefault="00C93BDF" w:rsidP="007F1D3F">
      <w:pPr>
        <w:spacing w:after="160" w:line="259" w:lineRule="auto"/>
        <w:rPr>
          <w:b/>
        </w:rPr>
      </w:pPr>
      <w:r>
        <w:rPr>
          <w:b/>
          <w:noProof/>
        </w:rPr>
        <w:drawing>
          <wp:inline distT="0" distB="0" distL="0" distR="0" wp14:anchorId="132A2ED8" wp14:editId="487AEBAE">
            <wp:extent cx="5748270" cy="444184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6">
                      <a:extLst>
                        <a:ext uri="{28A0092B-C50C-407E-A947-70E740481C1C}">
                          <a14:useLocalDpi xmlns:a14="http://schemas.microsoft.com/office/drawing/2010/main" val="0"/>
                        </a:ext>
                      </a:extLst>
                    </a:blip>
                    <a:stretch>
                      <a:fillRect/>
                    </a:stretch>
                  </pic:blipFill>
                  <pic:spPr>
                    <a:xfrm>
                      <a:off x="0" y="0"/>
                      <a:ext cx="5772695" cy="4460719"/>
                    </a:xfrm>
                    <a:prstGeom prst="rect">
                      <a:avLst/>
                    </a:prstGeom>
                  </pic:spPr>
                </pic:pic>
              </a:graphicData>
            </a:graphic>
          </wp:inline>
        </w:drawing>
      </w:r>
    </w:p>
    <w:p w14:paraId="1F02904B" w14:textId="0D78B409" w:rsidR="00217B25" w:rsidRDefault="00217B25">
      <w:pPr>
        <w:spacing w:after="160" w:line="259" w:lineRule="auto"/>
      </w:pPr>
      <w:r>
        <w:br w:type="page"/>
      </w:r>
    </w:p>
    <w:p w14:paraId="37DF0329" w14:textId="19759A6C" w:rsidR="00217B25" w:rsidRPr="00066BF5" w:rsidRDefault="00217B25" w:rsidP="00217B25">
      <w:pPr>
        <w:pStyle w:val="NormalWeb"/>
        <w:shd w:val="clear" w:color="auto" w:fill="FFFFFF"/>
        <w:rPr>
          <w:b/>
        </w:rPr>
      </w:pPr>
      <w:r>
        <w:rPr>
          <w:b/>
        </w:rPr>
        <w:lastRenderedPageBreak/>
        <w:t>Figure 2: Aggr</w:t>
      </w:r>
      <w:r w:rsidRPr="00066BF5">
        <w:rPr>
          <w:b/>
        </w:rPr>
        <w:t>egate Daily Overlay (</w:t>
      </w:r>
      <w:r>
        <w:rPr>
          <w:b/>
        </w:rPr>
        <w:t>Loess</w:t>
      </w:r>
      <w:r w:rsidRPr="00066BF5">
        <w:rPr>
          <w:b/>
        </w:rPr>
        <w:t xml:space="preserve"> Smoothing) </w:t>
      </w:r>
    </w:p>
    <w:p w14:paraId="6A9F8307" w14:textId="68FB6989" w:rsidR="007F1D3F" w:rsidRDefault="00217B25" w:rsidP="007F1D3F">
      <w:pPr>
        <w:spacing w:after="160" w:line="259" w:lineRule="auto"/>
      </w:pPr>
      <w:r>
        <w:rPr>
          <w:noProof/>
        </w:rPr>
        <w:drawing>
          <wp:inline distT="0" distB="0" distL="0" distR="0" wp14:anchorId="511E5EAC" wp14:editId="41F4A41E">
            <wp:extent cx="5945746" cy="459444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gregate_AGP_Loess.pdf"/>
                    <pic:cNvPicPr/>
                  </pic:nvPicPr>
                  <pic:blipFill>
                    <a:blip r:embed="rId17">
                      <a:extLst>
                        <a:ext uri="{28A0092B-C50C-407E-A947-70E740481C1C}">
                          <a14:useLocalDpi xmlns:a14="http://schemas.microsoft.com/office/drawing/2010/main" val="0"/>
                        </a:ext>
                      </a:extLst>
                    </a:blip>
                    <a:stretch>
                      <a:fillRect/>
                    </a:stretch>
                  </pic:blipFill>
                  <pic:spPr>
                    <a:xfrm>
                      <a:off x="0" y="0"/>
                      <a:ext cx="5949253" cy="4597150"/>
                    </a:xfrm>
                    <a:prstGeom prst="rect">
                      <a:avLst/>
                    </a:prstGeom>
                  </pic:spPr>
                </pic:pic>
              </a:graphicData>
            </a:graphic>
          </wp:inline>
        </w:drawing>
      </w:r>
    </w:p>
    <w:p w14:paraId="100C90BA" w14:textId="4D18EEE2" w:rsidR="00B90CC7" w:rsidRDefault="00B90CC7">
      <w:pPr>
        <w:spacing w:after="160" w:line="259" w:lineRule="auto"/>
      </w:pPr>
      <w:r>
        <w:br w:type="page"/>
      </w:r>
    </w:p>
    <w:p w14:paraId="33C46BF2" w14:textId="729255F2" w:rsidR="00B90CC7" w:rsidRPr="00066BF5" w:rsidRDefault="00B90CC7" w:rsidP="00386576">
      <w:pPr>
        <w:pStyle w:val="NormalWeb"/>
        <w:rPr>
          <w:b/>
        </w:rPr>
      </w:pPr>
      <w:r>
        <w:rPr>
          <w:b/>
        </w:rPr>
        <w:lastRenderedPageBreak/>
        <w:t xml:space="preserve">Figure 3: </w:t>
      </w:r>
      <w:r w:rsidRPr="00B90CC7">
        <w:rPr>
          <w:b/>
        </w:rPr>
        <w:t xml:space="preserve">Daily Overlay </w:t>
      </w:r>
      <w:r w:rsidR="00AB7678">
        <w:rPr>
          <w:b/>
        </w:rPr>
        <w:t>p</w:t>
      </w:r>
      <w:r w:rsidRPr="00B90CC7">
        <w:rPr>
          <w:b/>
        </w:rPr>
        <w:t xml:space="preserve">er Subject (LOESS Smoothing) </w:t>
      </w:r>
    </w:p>
    <w:p w14:paraId="50914099" w14:textId="1BD8E4D5" w:rsidR="00B915AF" w:rsidRDefault="00386576" w:rsidP="007F1D3F">
      <w:pPr>
        <w:spacing w:after="160" w:line="259" w:lineRule="auto"/>
      </w:pPr>
      <w:r>
        <w:rPr>
          <w:noProof/>
        </w:rPr>
        <w:drawing>
          <wp:inline distT="0" distB="0" distL="0" distR="0" wp14:anchorId="2176B411" wp14:editId="5EDF7137">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ACF8955" w14:textId="77777777" w:rsidR="00B915AF" w:rsidRDefault="00B915AF">
      <w:pPr>
        <w:spacing w:after="160" w:line="259" w:lineRule="auto"/>
      </w:pPr>
      <w:r>
        <w:br w:type="page"/>
      </w:r>
    </w:p>
    <w:p w14:paraId="20C10CB6" w14:textId="0D5448F5" w:rsidR="00B915AF" w:rsidRPr="00066BF5" w:rsidRDefault="00ED7E06" w:rsidP="00B915AF">
      <w:pPr>
        <w:pStyle w:val="NormalWeb"/>
        <w:rPr>
          <w:b/>
        </w:rPr>
      </w:pPr>
      <w:r>
        <w:rPr>
          <w:noProof/>
        </w:rPr>
        <w:lastRenderedPageBreak/>
        <w:drawing>
          <wp:anchor distT="0" distB="0" distL="114300" distR="114300" simplePos="0" relativeHeight="251658240" behindDoc="0" locked="0" layoutInCell="1" allowOverlap="1" wp14:anchorId="22E8CC16" wp14:editId="6DEAA2C7">
            <wp:simplePos x="0" y="0"/>
            <wp:positionH relativeFrom="column">
              <wp:posOffset>3106615</wp:posOffset>
            </wp:positionH>
            <wp:positionV relativeFrom="paragraph">
              <wp:posOffset>351692</wp:posOffset>
            </wp:positionV>
            <wp:extent cx="2981816" cy="2226310"/>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comp (dragged) 2.pdf"/>
                    <pic:cNvPicPr/>
                  </pic:nvPicPr>
                  <pic:blipFill rotWithShape="1">
                    <a:blip r:embed="rId19" cstate="print">
                      <a:extLst>
                        <a:ext uri="{28A0092B-C50C-407E-A947-70E740481C1C}">
                          <a14:useLocalDpi xmlns:a14="http://schemas.microsoft.com/office/drawing/2010/main" val="0"/>
                        </a:ext>
                      </a:extLst>
                    </a:blip>
                    <a:srcRect t="3377" b="-1"/>
                    <a:stretch/>
                  </pic:blipFill>
                  <pic:spPr bwMode="auto">
                    <a:xfrm>
                      <a:off x="0" y="0"/>
                      <a:ext cx="2982798" cy="22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5AF">
        <w:rPr>
          <w:b/>
        </w:rPr>
        <w:t>Figure 4</w:t>
      </w:r>
      <w:r w:rsidR="00035074">
        <w:rPr>
          <w:b/>
        </w:rPr>
        <w:t>a</w:t>
      </w:r>
      <w:r w:rsidR="00B915AF">
        <w:rPr>
          <w:b/>
        </w:rPr>
        <w:t xml:space="preserve">: </w:t>
      </w:r>
      <w:r w:rsidR="00BD7FD9">
        <w:rPr>
          <w:b/>
        </w:rPr>
        <w:t>“</w:t>
      </w:r>
      <w:proofErr w:type="spellStart"/>
      <w:r w:rsidR="00BD7FD9">
        <w:rPr>
          <w:b/>
        </w:rPr>
        <w:t>cgmanalysis</w:t>
      </w:r>
      <w:proofErr w:type="spellEnd"/>
      <w:r w:rsidR="00BD7FD9">
        <w:rPr>
          <w:b/>
        </w:rPr>
        <w:t>” Package Plot</w:t>
      </w:r>
      <w:r w:rsidR="00E34573">
        <w:rPr>
          <w:b/>
        </w:rPr>
        <w:t>s</w:t>
      </w:r>
      <w:r w:rsidR="00BD7FD9">
        <w:rPr>
          <w:b/>
        </w:rPr>
        <w:t xml:space="preserve"> Compared to iPro 2 Daily Overlay</w:t>
      </w:r>
    </w:p>
    <w:p w14:paraId="4621DAEF" w14:textId="4BF40F1E" w:rsidR="00B90CC7" w:rsidRDefault="00262A92" w:rsidP="00262A92">
      <w:pPr>
        <w:shd w:val="clear" w:color="auto" w:fill="FFFFFF"/>
      </w:pPr>
      <w:r>
        <w:rPr>
          <w:noProof/>
        </w:rPr>
        <w:drawing>
          <wp:anchor distT="0" distB="0" distL="114300" distR="114300" simplePos="0" relativeHeight="251659264" behindDoc="0" locked="0" layoutInCell="1" allowOverlap="1" wp14:anchorId="2774EEB5" wp14:editId="27F41B6B">
            <wp:simplePos x="0" y="0"/>
            <wp:positionH relativeFrom="column">
              <wp:posOffset>685361</wp:posOffset>
            </wp:positionH>
            <wp:positionV relativeFrom="paragraph">
              <wp:posOffset>2454079</wp:posOffset>
            </wp:positionV>
            <wp:extent cx="4659923" cy="1735016"/>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comp (dragged) 3.pdf"/>
                    <pic:cNvPicPr/>
                  </pic:nvPicPr>
                  <pic:blipFill rotWithShape="1">
                    <a:blip r:embed="rId20">
                      <a:extLst>
                        <a:ext uri="{28A0092B-C50C-407E-A947-70E740481C1C}">
                          <a14:useLocalDpi xmlns:a14="http://schemas.microsoft.com/office/drawing/2010/main" val="0"/>
                        </a:ext>
                      </a:extLst>
                    </a:blip>
                    <a:srcRect l="3379" t="28658" r="3959" b="26695"/>
                    <a:stretch/>
                  </pic:blipFill>
                  <pic:spPr bwMode="auto">
                    <a:xfrm>
                      <a:off x="0" y="0"/>
                      <a:ext cx="4659923" cy="17350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517AB4" wp14:editId="7FC96121">
            <wp:extent cx="2987824" cy="22267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t="3555"/>
                    <a:stretch/>
                  </pic:blipFill>
                  <pic:spPr bwMode="auto">
                    <a:xfrm>
                      <a:off x="0" y="0"/>
                      <a:ext cx="3004941" cy="2239555"/>
                    </a:xfrm>
                    <a:prstGeom prst="rect">
                      <a:avLst/>
                    </a:prstGeom>
                    <a:ln>
                      <a:noFill/>
                    </a:ln>
                    <a:extLst>
                      <a:ext uri="{53640926-AAD7-44D8-BBD7-CCE9431645EC}">
                        <a14:shadowObscured xmlns:a14="http://schemas.microsoft.com/office/drawing/2010/main"/>
                      </a:ext>
                    </a:extLst>
                  </pic:spPr>
                </pic:pic>
              </a:graphicData>
            </a:graphic>
          </wp:inline>
        </w:drawing>
      </w:r>
    </w:p>
    <w:p w14:paraId="6CF4D0FB" w14:textId="07021A48" w:rsidR="00035074" w:rsidRDefault="00035074" w:rsidP="00262A92">
      <w:pPr>
        <w:shd w:val="clear" w:color="auto" w:fill="FFFFFF"/>
      </w:pPr>
    </w:p>
    <w:p w14:paraId="76B7019D" w14:textId="65C5CC7C" w:rsidR="00035074" w:rsidRDefault="00035074" w:rsidP="00262A92">
      <w:pPr>
        <w:shd w:val="clear" w:color="auto" w:fill="FFFFFF"/>
      </w:pPr>
    </w:p>
    <w:p w14:paraId="704292FA" w14:textId="450D6A2B" w:rsidR="00035074" w:rsidRDefault="00035074" w:rsidP="00262A92">
      <w:pPr>
        <w:shd w:val="clear" w:color="auto" w:fill="FFFFFF"/>
      </w:pPr>
    </w:p>
    <w:p w14:paraId="2EAEDC72" w14:textId="054BDFAE" w:rsidR="00035074" w:rsidRDefault="00035074" w:rsidP="00262A92">
      <w:pPr>
        <w:shd w:val="clear" w:color="auto" w:fill="FFFFFF"/>
      </w:pPr>
    </w:p>
    <w:p w14:paraId="4AD0B6A8" w14:textId="43FC1775" w:rsidR="00035074" w:rsidRDefault="00035074" w:rsidP="00262A92">
      <w:pPr>
        <w:shd w:val="clear" w:color="auto" w:fill="FFFFFF"/>
      </w:pPr>
    </w:p>
    <w:p w14:paraId="391CC7D5" w14:textId="202B188A" w:rsidR="00035074" w:rsidRDefault="00035074" w:rsidP="00262A92">
      <w:pPr>
        <w:shd w:val="clear" w:color="auto" w:fill="FFFFFF"/>
      </w:pPr>
    </w:p>
    <w:p w14:paraId="305917A9" w14:textId="64ED8AB4" w:rsidR="00035074" w:rsidRDefault="00035074" w:rsidP="00262A92">
      <w:pPr>
        <w:shd w:val="clear" w:color="auto" w:fill="FFFFFF"/>
      </w:pPr>
    </w:p>
    <w:p w14:paraId="07EF1334" w14:textId="79C0765F" w:rsidR="00035074" w:rsidRDefault="00035074" w:rsidP="00262A92">
      <w:pPr>
        <w:shd w:val="clear" w:color="auto" w:fill="FFFFFF"/>
      </w:pPr>
    </w:p>
    <w:p w14:paraId="678A1B76" w14:textId="384C6EEF" w:rsidR="00035074" w:rsidRDefault="00035074" w:rsidP="00262A92">
      <w:pPr>
        <w:shd w:val="clear" w:color="auto" w:fill="FFFFFF"/>
      </w:pPr>
    </w:p>
    <w:p w14:paraId="6748A455" w14:textId="68D54517" w:rsidR="00035074" w:rsidRDefault="00035074">
      <w:pPr>
        <w:spacing w:after="160" w:line="259" w:lineRule="auto"/>
      </w:pPr>
      <w:r>
        <w:br w:type="page"/>
      </w:r>
    </w:p>
    <w:p w14:paraId="64BA817D" w14:textId="6D7EE014" w:rsidR="002C1BFA" w:rsidRPr="002C1BFA" w:rsidRDefault="00035074" w:rsidP="00262A92">
      <w:pPr>
        <w:shd w:val="clear" w:color="auto" w:fill="FFFFFF"/>
        <w:rPr>
          <w:b/>
        </w:rPr>
      </w:pPr>
      <w:r>
        <w:rPr>
          <w:b/>
        </w:rPr>
        <w:lastRenderedPageBreak/>
        <w:t>Figure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7C510354" w14:textId="0A439782" w:rsidR="002C1BFA" w:rsidRDefault="004F292D">
      <w:pPr>
        <w:spacing w:after="160" w:line="259" w:lineRule="auto"/>
      </w:pPr>
      <w:r>
        <w:rPr>
          <w:noProof/>
        </w:rPr>
        <w:drawing>
          <wp:anchor distT="0" distB="0" distL="114300" distR="114300" simplePos="0" relativeHeight="251661312" behindDoc="0" locked="0" layoutInCell="1" allowOverlap="1" wp14:anchorId="1BEB40D6" wp14:editId="1E859869">
            <wp:simplePos x="0" y="0"/>
            <wp:positionH relativeFrom="column">
              <wp:posOffset>3194870</wp:posOffset>
            </wp:positionH>
            <wp:positionV relativeFrom="paragraph">
              <wp:posOffset>249068</wp:posOffset>
            </wp:positionV>
            <wp:extent cx="2745740" cy="2121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e_AGP_Loess.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5740" cy="21215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B3A463C" wp14:editId="5627B719">
            <wp:simplePos x="0" y="0"/>
            <wp:positionH relativeFrom="column">
              <wp:posOffset>118110</wp:posOffset>
            </wp:positionH>
            <wp:positionV relativeFrom="paragraph">
              <wp:posOffset>141577</wp:posOffset>
            </wp:positionV>
            <wp:extent cx="2888175" cy="2231408"/>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8175" cy="2231408"/>
                    </a:xfrm>
                    <a:prstGeom prst="rect">
                      <a:avLst/>
                    </a:prstGeom>
                  </pic:spPr>
                </pic:pic>
              </a:graphicData>
            </a:graphic>
            <wp14:sizeRelH relativeFrom="page">
              <wp14:pctWidth>0</wp14:pctWidth>
            </wp14:sizeRelH>
            <wp14:sizeRelV relativeFrom="page">
              <wp14:pctHeight>0</wp14:pctHeight>
            </wp14:sizeRelV>
          </wp:anchor>
        </w:drawing>
      </w:r>
      <w:r w:rsidR="002C1BFA">
        <w:rPr>
          <w:noProof/>
        </w:rPr>
        <w:drawing>
          <wp:anchor distT="0" distB="0" distL="114300" distR="114300" simplePos="0" relativeHeight="251662336" behindDoc="0" locked="0" layoutInCell="1" allowOverlap="1" wp14:anchorId="08737D1C" wp14:editId="62108109">
            <wp:simplePos x="0" y="0"/>
            <wp:positionH relativeFrom="column">
              <wp:posOffset>-293</wp:posOffset>
            </wp:positionH>
            <wp:positionV relativeFrom="paragraph">
              <wp:posOffset>2762201</wp:posOffset>
            </wp:positionV>
            <wp:extent cx="5895168" cy="1242646"/>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9 at 2.44.48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95168" cy="1242646"/>
                    </a:xfrm>
                    <a:prstGeom prst="rect">
                      <a:avLst/>
                    </a:prstGeom>
                  </pic:spPr>
                </pic:pic>
              </a:graphicData>
            </a:graphic>
            <wp14:sizeRelH relativeFrom="page">
              <wp14:pctWidth>0</wp14:pctWidth>
            </wp14:sizeRelH>
            <wp14:sizeRelV relativeFrom="page">
              <wp14:pctHeight>0</wp14:pctHeight>
            </wp14:sizeRelV>
          </wp:anchor>
        </w:drawing>
      </w:r>
      <w:r w:rsidR="002C1BFA">
        <w:br w:type="page"/>
      </w:r>
    </w:p>
    <w:p w14:paraId="111A3C81" w14:textId="033604DC" w:rsidR="00FA5B07" w:rsidRPr="002C1BFA" w:rsidRDefault="00FA5B07" w:rsidP="00FA5B07">
      <w:pPr>
        <w:shd w:val="clear" w:color="auto" w:fill="FFFFFF"/>
        <w:rPr>
          <w:b/>
        </w:rPr>
      </w:pPr>
      <w:r>
        <w:rPr>
          <w:b/>
        </w:rPr>
        <w:lastRenderedPageBreak/>
        <w:t>Figure 4c: “</w:t>
      </w:r>
      <w:proofErr w:type="spellStart"/>
      <w:r>
        <w:rPr>
          <w:b/>
        </w:rPr>
        <w:t>cgmanalysis</w:t>
      </w:r>
      <w:proofErr w:type="spellEnd"/>
      <w:r>
        <w:rPr>
          <w:b/>
        </w:rPr>
        <w:t xml:space="preserve">” Package Plots Compared to </w:t>
      </w:r>
      <w:r w:rsidR="00621A52">
        <w:rPr>
          <w:b/>
        </w:rPr>
        <w:t>Dexcom Clarity</w:t>
      </w:r>
      <w:r>
        <w:rPr>
          <w:b/>
        </w:rPr>
        <w:t xml:space="preserve"> Daily Overlay</w:t>
      </w:r>
    </w:p>
    <w:p w14:paraId="45B302F2" w14:textId="41F72D7C" w:rsidR="00035074" w:rsidRDefault="00035074" w:rsidP="00262A92">
      <w:pPr>
        <w:shd w:val="clear" w:color="auto" w:fill="FFFFFF"/>
      </w:pPr>
    </w:p>
    <w:p w14:paraId="34C83595" w14:textId="7FB271C3" w:rsidR="00621A52" w:rsidRDefault="004F292D">
      <w:pPr>
        <w:spacing w:after="160" w:line="259" w:lineRule="auto"/>
      </w:pPr>
      <w:r>
        <w:rPr>
          <w:noProof/>
        </w:rPr>
        <w:drawing>
          <wp:anchor distT="0" distB="0" distL="114300" distR="114300" simplePos="0" relativeHeight="251663360" behindDoc="0" locked="0" layoutInCell="1" allowOverlap="1" wp14:anchorId="0C7978DE" wp14:editId="30EC241C">
            <wp:simplePos x="0" y="0"/>
            <wp:positionH relativeFrom="column">
              <wp:posOffset>3180080</wp:posOffset>
            </wp:positionH>
            <wp:positionV relativeFrom="paragraph">
              <wp:posOffset>103505</wp:posOffset>
            </wp:positionV>
            <wp:extent cx="3087190" cy="2385646"/>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ggregate_AGP_Loess.pd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7190" cy="238564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19DDC9D" wp14:editId="298B0B6F">
            <wp:simplePos x="0" y="0"/>
            <wp:positionH relativeFrom="column">
              <wp:posOffset>-192719</wp:posOffset>
            </wp:positionH>
            <wp:positionV relativeFrom="paragraph">
              <wp:posOffset>104201</wp:posOffset>
            </wp:positionV>
            <wp:extent cx="3086431" cy="23850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6431" cy="2385060"/>
                    </a:xfrm>
                    <a:prstGeom prst="rect">
                      <a:avLst/>
                    </a:prstGeom>
                  </pic:spPr>
                </pic:pic>
              </a:graphicData>
            </a:graphic>
            <wp14:sizeRelH relativeFrom="page">
              <wp14:pctWidth>0</wp14:pctWidth>
            </wp14:sizeRelH>
            <wp14:sizeRelV relativeFrom="page">
              <wp14:pctHeight>0</wp14:pctHeight>
            </wp14:sizeRelV>
          </wp:anchor>
        </w:drawing>
      </w:r>
      <w:r w:rsidR="006358C1">
        <w:rPr>
          <w:noProof/>
        </w:rPr>
        <w:drawing>
          <wp:anchor distT="0" distB="0" distL="114300" distR="114300" simplePos="0" relativeHeight="251665408" behindDoc="0" locked="0" layoutInCell="1" allowOverlap="1" wp14:anchorId="6B044F6A" wp14:editId="0656B148">
            <wp:simplePos x="0" y="0"/>
            <wp:positionH relativeFrom="column">
              <wp:posOffset>-105508</wp:posOffset>
            </wp:positionH>
            <wp:positionV relativeFrom="paragraph">
              <wp:posOffset>2719754</wp:posOffset>
            </wp:positionV>
            <wp:extent cx="5943600" cy="196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1961515"/>
                    </a:xfrm>
                    <a:prstGeom prst="rect">
                      <a:avLst/>
                    </a:prstGeom>
                  </pic:spPr>
                </pic:pic>
              </a:graphicData>
            </a:graphic>
            <wp14:sizeRelH relativeFrom="page">
              <wp14:pctWidth>0</wp14:pctWidth>
            </wp14:sizeRelH>
            <wp14:sizeRelV relativeFrom="page">
              <wp14:pctHeight>0</wp14:pctHeight>
            </wp14:sizeRelV>
          </wp:anchor>
        </w:drawing>
      </w:r>
      <w:r w:rsidR="00621A52">
        <w:br w:type="page"/>
      </w:r>
    </w:p>
    <w:p w14:paraId="7BF9C641" w14:textId="2F221F82" w:rsidR="00621A52" w:rsidRDefault="0015663E" w:rsidP="00262A92">
      <w:pPr>
        <w:shd w:val="clear" w:color="auto" w:fill="FFFFFF"/>
        <w:rPr>
          <w:b/>
        </w:rPr>
      </w:pPr>
      <w:r>
        <w:rPr>
          <w:b/>
        </w:rPr>
        <w:lastRenderedPageBreak/>
        <w:t>Figure 4</w:t>
      </w:r>
      <w:r w:rsidR="00593994">
        <w:rPr>
          <w:b/>
        </w:rPr>
        <w:t>d</w:t>
      </w:r>
      <w:r>
        <w:rPr>
          <w:b/>
        </w:rPr>
        <w:t>: “</w:t>
      </w:r>
      <w:proofErr w:type="spellStart"/>
      <w:r>
        <w:rPr>
          <w:b/>
        </w:rPr>
        <w:t>cgmanalysis</w:t>
      </w:r>
      <w:proofErr w:type="spellEnd"/>
      <w:r>
        <w:rPr>
          <w:b/>
        </w:rPr>
        <w:t xml:space="preserve">” Package Plots Compared to </w:t>
      </w:r>
      <w:proofErr w:type="spellStart"/>
      <w:r w:rsidR="0061376F">
        <w:rPr>
          <w:b/>
        </w:rPr>
        <w:t>Diasend</w:t>
      </w:r>
      <w:proofErr w:type="spellEnd"/>
      <w:r>
        <w:rPr>
          <w:b/>
        </w:rPr>
        <w:t xml:space="preserve"> Daily Overlay</w:t>
      </w:r>
    </w:p>
    <w:p w14:paraId="329E8288" w14:textId="2AD9E16F" w:rsidR="0015663E" w:rsidRDefault="0015663E" w:rsidP="00262A92">
      <w:pPr>
        <w:shd w:val="clear" w:color="auto" w:fill="FFFFFF"/>
        <w:rPr>
          <w:b/>
        </w:rPr>
      </w:pPr>
    </w:p>
    <w:p w14:paraId="4DC23B9E" w14:textId="77777777" w:rsidR="00A0324A" w:rsidRDefault="004F292D" w:rsidP="00262A92">
      <w:pPr>
        <w:shd w:val="clear" w:color="auto" w:fill="FFFFFF"/>
      </w:pPr>
      <w:r>
        <w:rPr>
          <w:noProof/>
        </w:rPr>
        <w:drawing>
          <wp:anchor distT="0" distB="0" distL="114300" distR="114300" simplePos="0" relativeHeight="251668480" behindDoc="0" locked="0" layoutInCell="1" allowOverlap="1" wp14:anchorId="3DDE8DA6" wp14:editId="6257D9B9">
            <wp:simplePos x="0" y="0"/>
            <wp:positionH relativeFrom="column">
              <wp:posOffset>-8890</wp:posOffset>
            </wp:positionH>
            <wp:positionV relativeFrom="paragraph">
              <wp:posOffset>3168151</wp:posOffset>
            </wp:positionV>
            <wp:extent cx="5943600" cy="246951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4695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DFE9F6C" wp14:editId="22707F6F">
            <wp:simplePos x="0" y="0"/>
            <wp:positionH relativeFrom="column">
              <wp:posOffset>3034363</wp:posOffset>
            </wp:positionH>
            <wp:positionV relativeFrom="paragraph">
              <wp:posOffset>114300</wp:posOffset>
            </wp:positionV>
            <wp:extent cx="3400541" cy="2627790"/>
            <wp:effectExtent l="0" t="0" r="317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gregate_AGP_Loess.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00541" cy="26277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5FFA5664" wp14:editId="50A1F7C6">
            <wp:simplePos x="0" y="0"/>
            <wp:positionH relativeFrom="column">
              <wp:posOffset>-266330</wp:posOffset>
            </wp:positionH>
            <wp:positionV relativeFrom="paragraph">
              <wp:posOffset>194840</wp:posOffset>
            </wp:positionV>
            <wp:extent cx="3297147" cy="2547891"/>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5680" cy="2554485"/>
                    </a:xfrm>
                    <a:prstGeom prst="rect">
                      <a:avLst/>
                    </a:prstGeom>
                  </pic:spPr>
                </pic:pic>
              </a:graphicData>
            </a:graphic>
            <wp14:sizeRelH relativeFrom="page">
              <wp14:pctWidth>0</wp14:pctWidth>
            </wp14:sizeRelH>
            <wp14:sizeRelV relativeFrom="page">
              <wp14:pctHeight>0</wp14:pctHeight>
            </wp14:sizeRelV>
          </wp:anchor>
        </w:drawing>
      </w:r>
      <w:r w:rsidR="00331C9B">
        <w:fldChar w:fldCharType="begin"/>
      </w:r>
      <w:r w:rsidR="00331C9B">
        <w:instrText xml:space="preserve"> ADDIN </w:instrText>
      </w:r>
      <w:r w:rsidR="00331C9B">
        <w:fldChar w:fldCharType="end"/>
      </w:r>
    </w:p>
    <w:p w14:paraId="5BFFBD85" w14:textId="0CC8A29E" w:rsidR="00A0324A" w:rsidRDefault="00A0324A" w:rsidP="00262A92">
      <w:pPr>
        <w:shd w:val="clear" w:color="auto" w:fill="FFFFFF"/>
      </w:pPr>
    </w:p>
    <w:p w14:paraId="0813455E" w14:textId="6658E2F0" w:rsidR="00577DEF" w:rsidRDefault="00577DEF" w:rsidP="00262A92">
      <w:pPr>
        <w:shd w:val="clear" w:color="auto" w:fill="FFFFFF"/>
      </w:pPr>
    </w:p>
    <w:p w14:paraId="7B070F70" w14:textId="58E83E5C" w:rsidR="00577DEF" w:rsidRDefault="00577DEF" w:rsidP="00262A92">
      <w:pPr>
        <w:shd w:val="clear" w:color="auto" w:fill="FFFFFF"/>
      </w:pPr>
    </w:p>
    <w:p w14:paraId="60AD473B" w14:textId="72928D47" w:rsidR="00577DEF" w:rsidRDefault="00577DEF" w:rsidP="00262A92">
      <w:pPr>
        <w:shd w:val="clear" w:color="auto" w:fill="FFFFFF"/>
      </w:pPr>
    </w:p>
    <w:p w14:paraId="268056F1" w14:textId="2B3B68F8" w:rsidR="00577DEF" w:rsidRDefault="00577DEF" w:rsidP="00577DEF">
      <w:pPr>
        <w:spacing w:after="160" w:line="259" w:lineRule="auto"/>
      </w:pPr>
      <w:r>
        <w:br w:type="page"/>
      </w:r>
    </w:p>
    <w:p w14:paraId="6F9C9CA6" w14:textId="77777777" w:rsidR="00C31EA0" w:rsidRPr="00C31EA0" w:rsidRDefault="00A0324A" w:rsidP="00C31EA0">
      <w:pPr>
        <w:pStyle w:val="EndNoteBibliography"/>
        <w:ind w:left="720" w:hanging="720"/>
      </w:pPr>
      <w:r>
        <w:lastRenderedPageBreak/>
        <w:fldChar w:fldCharType="begin"/>
      </w:r>
      <w:r>
        <w:instrText xml:space="preserve"> ADDIN EN.REFLIST </w:instrText>
      </w:r>
      <w:r>
        <w:fldChar w:fldCharType="separate"/>
      </w:r>
      <w:r w:rsidR="00C31EA0" w:rsidRPr="00C31EA0">
        <w:t>1.</w:t>
      </w:r>
      <w:r w:rsidR="00C31EA0" w:rsidRPr="00C31EA0">
        <w:tab/>
        <w:t xml:space="preserve">DeSalvo, D.J., et al., </w:t>
      </w:r>
      <w:r w:rsidR="00C31EA0" w:rsidRPr="00C31EA0">
        <w:rPr>
          <w:i/>
        </w:rPr>
        <w:t>Continuous glucose monitoring and glycemic control among youth with type 1 diabetes: International comparison from the T1D Exchange and DPV Initiative.</w:t>
      </w:r>
      <w:r w:rsidR="00C31EA0" w:rsidRPr="00C31EA0">
        <w:t xml:space="preserve"> Pediatr Diabetes, 2018. </w:t>
      </w:r>
      <w:r w:rsidR="00C31EA0" w:rsidRPr="00C31EA0">
        <w:rPr>
          <w:b/>
        </w:rPr>
        <w:t>19</w:t>
      </w:r>
      <w:r w:rsidR="00C31EA0" w:rsidRPr="00C31EA0">
        <w:t>(7): p. 1271-1275.</w:t>
      </w:r>
    </w:p>
    <w:p w14:paraId="352C9548" w14:textId="77777777" w:rsidR="00C31EA0" w:rsidRPr="00C31EA0" w:rsidRDefault="00C31EA0" w:rsidP="00C31EA0">
      <w:pPr>
        <w:pStyle w:val="EndNoteBibliography"/>
        <w:ind w:left="720" w:hanging="720"/>
      </w:pPr>
      <w:r w:rsidRPr="00C31EA0">
        <w:t>2.</w:t>
      </w:r>
      <w:r w:rsidRPr="00C31EA0">
        <w:tab/>
        <w:t xml:space="preserve">Beck, R.W., et al., </w:t>
      </w:r>
      <w:r w:rsidRPr="00C31EA0">
        <w:rPr>
          <w:i/>
        </w:rPr>
        <w:t>Validation of Time in Range as an Outcome Measure for Diabetes Clinical Trials.</w:t>
      </w:r>
      <w:r w:rsidRPr="00C31EA0">
        <w:t xml:space="preserve"> Diabetes Care, 2018.</w:t>
      </w:r>
    </w:p>
    <w:p w14:paraId="53F2EE1F" w14:textId="77777777" w:rsidR="00C31EA0" w:rsidRPr="00C31EA0" w:rsidRDefault="00C31EA0" w:rsidP="00C31EA0">
      <w:pPr>
        <w:pStyle w:val="EndNoteBibliography"/>
        <w:ind w:left="720" w:hanging="720"/>
      </w:pPr>
      <w:r w:rsidRPr="00C31EA0">
        <w:t>3.</w:t>
      </w:r>
      <w:r w:rsidRPr="00C31EA0">
        <w:tab/>
        <w:t xml:space="preserve">Bergenstal, R.M., et al., </w:t>
      </w:r>
      <w:r w:rsidRPr="00C31EA0">
        <w:rPr>
          <w:i/>
        </w:rPr>
        <w:t>Glucose Management Indicator (GMI): A New Term for Estimating A1C From Continuous Glucose Monitoring.</w:t>
      </w:r>
      <w:r w:rsidRPr="00C31EA0">
        <w:t xml:space="preserve"> Diabetes Care, 2018. </w:t>
      </w:r>
      <w:r w:rsidRPr="00C31EA0">
        <w:rPr>
          <w:b/>
        </w:rPr>
        <w:t>41</w:t>
      </w:r>
      <w:r w:rsidRPr="00C31EA0">
        <w:t>(11): p. 2275-2280.</w:t>
      </w:r>
    </w:p>
    <w:p w14:paraId="5DFDE086" w14:textId="77777777" w:rsidR="00C31EA0" w:rsidRPr="00C31EA0" w:rsidRDefault="00C31EA0" w:rsidP="00C31EA0">
      <w:pPr>
        <w:pStyle w:val="EndNoteBibliography"/>
        <w:ind w:left="720" w:hanging="720"/>
      </w:pPr>
      <w:r w:rsidRPr="00C31EA0">
        <w:t>4.</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ogy &amp; Therapeutics, 2013. </w:t>
      </w:r>
      <w:r w:rsidRPr="00C31EA0">
        <w:rPr>
          <w:b/>
        </w:rPr>
        <w:t>15</w:t>
      </w:r>
      <w:r w:rsidRPr="00C31EA0">
        <w:t>(2): p. 172-179.</w:t>
      </w:r>
    </w:p>
    <w:p w14:paraId="57D83003" w14:textId="77777777" w:rsidR="00C31EA0" w:rsidRPr="00C31EA0" w:rsidRDefault="00C31EA0" w:rsidP="00C31EA0">
      <w:pPr>
        <w:pStyle w:val="EndNoteBibliography"/>
        <w:ind w:left="720" w:hanging="720"/>
      </w:pPr>
      <w:r w:rsidRPr="00C31EA0">
        <w:t>5.</w:t>
      </w:r>
      <w:r w:rsidRPr="00C31EA0">
        <w:tab/>
        <w:t xml:space="preserve">Hill, N.R., et al., </w:t>
      </w:r>
      <w:r w:rsidRPr="00C31EA0">
        <w:rPr>
          <w:i/>
        </w:rPr>
        <w:t>Normal reference range for mean tissue glucose and glycemic variability derived from continuous glucose monitoring for subjects without diabetes in different ethnic groups.</w:t>
      </w:r>
      <w:r w:rsidRPr="00C31EA0">
        <w:t xml:space="preserve"> Diabetes Technol Ther, 2011. </w:t>
      </w:r>
      <w:r w:rsidRPr="00C31EA0">
        <w:rPr>
          <w:b/>
        </w:rPr>
        <w:t>13</w:t>
      </w:r>
      <w:r w:rsidRPr="00C31EA0">
        <w:t>(9): p. 921-8.</w:t>
      </w:r>
    </w:p>
    <w:p w14:paraId="2681B6BE" w14:textId="77777777" w:rsidR="00C31EA0" w:rsidRPr="00C31EA0" w:rsidRDefault="00C31EA0" w:rsidP="00C31EA0">
      <w:pPr>
        <w:pStyle w:val="EndNoteBibliography"/>
        <w:ind w:left="720" w:hanging="720"/>
      </w:pPr>
      <w:r w:rsidRPr="00C31EA0">
        <w:t>6.</w:t>
      </w:r>
      <w:r w:rsidRPr="00C31EA0">
        <w:tab/>
        <w:t xml:space="preserve">Sechterberger, M.K., Y.M. Luijf, and J.H. Devries, </w:t>
      </w:r>
      <w:r w:rsidRPr="00C31EA0">
        <w:rPr>
          <w:i/>
        </w:rPr>
        <w:t>Poor agreement of computerized calculators for mean amplitude of glycemic excursions.</w:t>
      </w:r>
      <w:r w:rsidRPr="00C31EA0">
        <w:t xml:space="preserve"> Diabetes Technol Ther, 2014. </w:t>
      </w:r>
      <w:r w:rsidRPr="00C31EA0">
        <w:rPr>
          <w:b/>
        </w:rPr>
        <w:t>16</w:t>
      </w:r>
      <w:r w:rsidRPr="00C31EA0">
        <w:t>(2): p. 72-5.</w:t>
      </w:r>
    </w:p>
    <w:p w14:paraId="1DD7A742" w14:textId="77777777" w:rsidR="00C31EA0" w:rsidRPr="00C31EA0" w:rsidRDefault="00C31EA0" w:rsidP="00C31EA0">
      <w:pPr>
        <w:pStyle w:val="EndNoteBibliography"/>
        <w:ind w:left="720" w:hanging="720"/>
      </w:pPr>
      <w:r w:rsidRPr="00C31EA0">
        <w:t>7.</w:t>
      </w:r>
      <w:r w:rsidRPr="00C31EA0">
        <w:tab/>
        <w:t xml:space="preserve">Danne, T., et al., </w:t>
      </w:r>
      <w:r w:rsidRPr="00C31EA0">
        <w:rPr>
          <w:i/>
        </w:rPr>
        <w:t>International Consensus on Use of Continuous Glucose Monitoring.</w:t>
      </w:r>
      <w:r w:rsidRPr="00C31EA0">
        <w:t xml:space="preserve"> Diabetes Care, 2017. </w:t>
      </w:r>
      <w:r w:rsidRPr="00C31EA0">
        <w:rPr>
          <w:b/>
        </w:rPr>
        <w:t>40</w:t>
      </w:r>
      <w:r w:rsidRPr="00C31EA0">
        <w:t>(12): p. 1631-1640.</w:t>
      </w:r>
    </w:p>
    <w:p w14:paraId="0D316D19" w14:textId="77777777" w:rsidR="00C31EA0" w:rsidRPr="00C31EA0" w:rsidRDefault="00C31EA0" w:rsidP="00C31EA0">
      <w:pPr>
        <w:pStyle w:val="EndNoteBibliography"/>
        <w:ind w:left="720" w:hanging="720"/>
      </w:pPr>
      <w:r w:rsidRPr="00C31EA0">
        <w:t>8.</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 Ther, 2013. </w:t>
      </w:r>
      <w:r w:rsidRPr="00C31EA0">
        <w:rPr>
          <w:b/>
        </w:rPr>
        <w:t>15</w:t>
      </w:r>
      <w:r w:rsidRPr="00C31EA0">
        <w:t>(2): p. 172-9.</w:t>
      </w:r>
    </w:p>
    <w:p w14:paraId="59BA7DA5" w14:textId="77777777" w:rsidR="00C31EA0" w:rsidRPr="00C31EA0" w:rsidRDefault="00C31EA0" w:rsidP="00C31EA0">
      <w:pPr>
        <w:pStyle w:val="EndNoteBibliography"/>
        <w:ind w:left="720" w:hanging="720"/>
      </w:pPr>
      <w:r w:rsidRPr="00C31EA0">
        <w:t>9.</w:t>
      </w:r>
      <w:r w:rsidRPr="00C31EA0">
        <w:tab/>
        <w:t xml:space="preserve">Baghurst, P.A., </w:t>
      </w:r>
      <w:r w:rsidRPr="00C31EA0">
        <w:rPr>
          <w:i/>
        </w:rPr>
        <w:t>Calculating the mean amplitude of glycemic excursion from continuous glucose monitoring data: an automated algorithm.</w:t>
      </w:r>
      <w:r w:rsidRPr="00C31EA0">
        <w:t xml:space="preserve"> Diabetes Technol Ther, 2011. </w:t>
      </w:r>
      <w:r w:rsidRPr="00C31EA0">
        <w:rPr>
          <w:b/>
        </w:rPr>
        <w:t>13</w:t>
      </w:r>
      <w:r w:rsidRPr="00C31EA0">
        <w:t>(3): p. 296-302.</w:t>
      </w:r>
    </w:p>
    <w:p w14:paraId="18F39560" w14:textId="77777777" w:rsidR="00C31EA0" w:rsidRPr="00C31EA0" w:rsidRDefault="00C31EA0" w:rsidP="00C31EA0">
      <w:pPr>
        <w:pStyle w:val="EndNoteBibliography"/>
        <w:ind w:left="720" w:hanging="720"/>
      </w:pPr>
      <w:r w:rsidRPr="00C31EA0">
        <w:t>10.</w:t>
      </w:r>
      <w:r w:rsidRPr="00C31EA0">
        <w:tab/>
        <w:t xml:space="preserve">Harris, P.A., et al., </w:t>
      </w:r>
      <w:r w:rsidRPr="00C31EA0">
        <w:rPr>
          <w:i/>
        </w:rPr>
        <w:t>Research electronic data capture (REDCap)--a metadata-driven methodology and workflow process for providing translational research informatics support.</w:t>
      </w:r>
      <w:r w:rsidRPr="00C31EA0">
        <w:t xml:space="preserve"> J Biomed Inform, 2009. </w:t>
      </w:r>
      <w:r w:rsidRPr="00C31EA0">
        <w:rPr>
          <w:b/>
        </w:rPr>
        <w:t>42</w:t>
      </w:r>
      <w:r w:rsidRPr="00C31EA0">
        <w:t>(2): p. 377-81.</w:t>
      </w:r>
    </w:p>
    <w:p w14:paraId="13562843" w14:textId="77777777" w:rsidR="00C31EA0" w:rsidRPr="00C31EA0" w:rsidRDefault="00C31EA0" w:rsidP="00C31EA0">
      <w:pPr>
        <w:pStyle w:val="EndNoteBibliography"/>
        <w:ind w:left="720" w:hanging="720"/>
      </w:pPr>
      <w:r w:rsidRPr="00C31EA0">
        <w:t>11.</w:t>
      </w:r>
      <w:r w:rsidRPr="00C31EA0">
        <w:tab/>
        <w:t xml:space="preserve">Nathan, D.M., et al., </w:t>
      </w:r>
      <w:r w:rsidRPr="00C31EA0">
        <w:rPr>
          <w:i/>
        </w:rPr>
        <w:t>Translating the A1C assay into estimated average glucose values.</w:t>
      </w:r>
      <w:r w:rsidRPr="00C31EA0">
        <w:t xml:space="preserve"> Diabetes Care, 2008. </w:t>
      </w:r>
      <w:r w:rsidRPr="00C31EA0">
        <w:rPr>
          <w:b/>
        </w:rPr>
        <w:t>31</w:t>
      </w:r>
      <w:r w:rsidRPr="00C31EA0">
        <w:t>(8): p. 1473-8.</w:t>
      </w:r>
    </w:p>
    <w:p w14:paraId="4CD6546E" w14:textId="0E73B12D"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4E0582" w14:textId="77777777" w:rsidR="00663834" w:rsidRDefault="00663834">
      <w:r>
        <w:separator/>
      </w:r>
    </w:p>
  </w:endnote>
  <w:endnote w:type="continuationSeparator" w:id="0">
    <w:p w14:paraId="032967DC" w14:textId="77777777" w:rsidR="00663834" w:rsidRDefault="00663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32DE0" w14:textId="77777777" w:rsidR="00663834" w:rsidRDefault="00663834">
      <w:r>
        <w:separator/>
      </w:r>
    </w:p>
  </w:footnote>
  <w:footnote w:type="continuationSeparator" w:id="0">
    <w:p w14:paraId="40E99CDB" w14:textId="77777777" w:rsidR="00663834" w:rsidRDefault="006638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image" Target="media/image9.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emf"/><Relationship Id="rId28" Type="http://schemas.openxmlformats.org/officeDocument/2006/relationships/image" Target="media/image13.png"/><Relationship Id="rId10" Type="http://schemas.openxmlformats.org/officeDocument/2006/relationships/hyperlink" Target="http://www.dexcom.com" TargetMode="External"/><Relationship Id="rId19" Type="http://schemas.openxmlformats.org/officeDocument/2006/relationships/image" Target="media/image4.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8" Type="http://schemas.openxmlformats.org/officeDocument/2006/relationships/hyperlink" Target="mailto:timothy.vigers@ucdenver.ed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4B082-9A94-7D4C-902F-D30F653B1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6418</Words>
  <Characters>3658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17</cp:revision>
  <dcterms:created xsi:type="dcterms:W3CDTF">2019-02-01T17:56:00Z</dcterms:created>
  <dcterms:modified xsi:type="dcterms:W3CDTF">2019-02-0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